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B17F95" w:rsidRPr="00A51936" w:rsidRDefault="00B17F95" w:rsidP="00B17F95">
      <w:pPr>
        <w:pStyle w:val="Heading1"/>
      </w:pPr>
      <w:bookmarkStart w:id="0" w:name="_Toc137681568"/>
      <w:r w:rsidRPr="00A51936">
        <w:t>DAFTAR PUSTAKA</w:t>
      </w:r>
      <w:bookmarkEnd w:id="0"/>
    </w:p>
    <w:p w:rsidR="00B17F95" w:rsidRDefault="00B17F95" w:rsidP="00B17F95">
      <w:pPr>
        <w:spacing w:line="720" w:lineRule="auto"/>
        <w:jc w:val="center"/>
      </w:pP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9E7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2469E7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2469E7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Anugerah, P. &amp;, &amp; Hakam. (2017). Pengaruh Terapi Kompres Dingin Terhadap Nyeri Post Operasi ORIF ( Open Reduction Internal Fixation ) pada Pasien Fraktur di RSD Dr . H . Koesnadi Bondowoso Pain in Patients ORIF Fracture in RSD Dr. H. Koesnadi Bondowoso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E-Jurnal Pustaka Kesehatan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A2F48">
        <w:rPr>
          <w:rFonts w:ascii="Times New Roman" w:hAnsi="Times New Roman" w:cs="Times New Roman"/>
          <w:noProof/>
          <w:sz w:val="24"/>
          <w:szCs w:val="24"/>
        </w:rPr>
        <w:t>(2), 247–252. https://jurnal.unej.ac.id/index.php/JPK/article/view/5771/4283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Asikin, M., Natsir, M., Podding, T., &amp; Susaldi. (2016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Keperawatan Medikal Bedah Sistem Muskuloskeleta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 w:rsidRPr="00547CA1">
        <w:rPr>
          <w:rFonts w:ascii="Times New Roman" w:hAnsi="Times New Roman" w:cs="Times New Roman"/>
          <w:noProof/>
          <w:sz w:val="24"/>
          <w:szCs w:val="24"/>
        </w:rPr>
        <w:t>Edited by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R. Astikawati &amp; E. Kemala Dewi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Erlangga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Baskara, F., &amp; Irdianty, M. (2022). Asuhan Keperawatan Fraktur Dalam Pemenuhan Kebutuhan Rasa Nyaman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Fakultas Ilmu Kesehatan Universitas Kusuma Husada Surakarta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A2F4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Fadli, R. (2022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Pemeriksaan Fisik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Huda Nurarif, A., &amp; Kusuma, H. (2015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Aplikasi Asuhan Keperawatan Berdasarkan Diagnosa Medis dan NANDA Nic-Noc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(Revisi Jil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ogjakarta: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Mediaction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Kemenkes. (2020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Profile Kesehatan Kota Bandung Tahun 2020</w:t>
      </w:r>
      <w:r w:rsidRPr="00EA2F48">
        <w:rPr>
          <w:rFonts w:ascii="Times New Roman" w:hAnsi="Times New Roman" w:cs="Times New Roman"/>
          <w:noProof/>
          <w:sz w:val="24"/>
          <w:szCs w:val="24"/>
        </w:rPr>
        <w:t>. Angewandte Chemie International Edition, 6(11), 951–952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Kesehatan RI, K. (2018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Laporan Nasional RISKESDAS 2018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Badan Penelitian dan Pengembangan Kesehatan Kementerian Kesehatan RI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LeMone, P., M.Burke, K., &amp; Bauldoff, G. (2016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Buku Ajar Keperawatan Medikal Bedah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(5 Vo.1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EGC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Lukman, &amp; Ningsih, N. (2012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Asuhan Keperawatan pada Klien dengan Gangguan Muskuloskeletal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Salemba Medika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Muttaqin, A. (2008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Buku Ajar Asuhan Keperawatan Klien Gangguan Muskuloskelet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Edited by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P. Eko Karyuni &amp; M. Ester</w:t>
      </w:r>
      <w:r>
        <w:rPr>
          <w:rFonts w:ascii="Times New Roman" w:hAnsi="Times New Roman" w:cs="Times New Roman"/>
          <w:noProof/>
          <w:sz w:val="24"/>
          <w:szCs w:val="24"/>
        </w:rPr>
        <w:t>. jakarta: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EGC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Muttaqin, A. (2013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Buku Saku Gangguan Muskuloskeletal Aplikasi pada Praktik Klinik Keperawat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Edited by 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P. Eko Karyuni &amp; M. Ester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EGC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Noor, Z. (2017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Buku Ajar Gangguan Muskuloskeleta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Edisi 2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Salemba Medika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Ovi Anggraini, &amp; Fadila, R. A. (2021). Pengaruh Pemberian Kompres Dingin Terhadap Penurunan Skala Nyeri Pada Pasien Post Operasi Fraktur Di Rs </w:t>
      </w:r>
      <w:r w:rsidRPr="00EA2F4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iloam Sriwijaya Palembang Tahun 2020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Dan Pembangunan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EA2F48">
        <w:rPr>
          <w:rFonts w:ascii="Times New Roman" w:hAnsi="Times New Roman" w:cs="Times New Roman"/>
          <w:noProof/>
          <w:sz w:val="24"/>
          <w:szCs w:val="24"/>
        </w:rPr>
        <w:t>(21), 72–80. https://doi.org/10.52047/jkp.v11i21.101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PPNI. (2017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Standar Diagnosis Keperawatan Indonesia Definisi dan Indikator Diagnosti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Edisi 1 Ce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 Selatan: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DPW PPNI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PPNI. (2018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Standar Intevensi Keperawatan Indonesia Definisi dan Tindakan Keperawat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I Cetak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 Selatan: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DPW PPNI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Putra, R. A. D., Utomo, W., &amp; Rahmalia, S. (2015). Efektifitas Kompres </w:t>
      </w:r>
      <w:r>
        <w:rPr>
          <w:rFonts w:ascii="Times New Roman" w:hAnsi="Times New Roman" w:cs="Times New Roman"/>
          <w:noProof/>
          <w:sz w:val="24"/>
          <w:szCs w:val="24"/>
        </w:rPr>
        <w:t>Dingin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Pada Area Lumbal Terhadap Penurunan Nyeri Pasca Bedah Fraktur Ekstremitas Bawah Di Rsud Arifin Achmad Provinsi Riau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Repository University of Riau</w:t>
      </w:r>
      <w:r w:rsidRPr="00EA2F48">
        <w:rPr>
          <w:rFonts w:ascii="Times New Roman" w:hAnsi="Times New Roman" w:cs="Times New Roman"/>
          <w:noProof/>
          <w:sz w:val="24"/>
          <w:szCs w:val="24"/>
        </w:rPr>
        <w:t>, 28–33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R, S. (2014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Panduan Praktek Klinik Keperawatan Medikal Bedah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Septiani, L. (2015). Analisis faktor-faktor yang mempengaruhi nyeri pada klien fraktur di rs pku muhammadiyah yogyakarta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Publikasi</w:t>
      </w:r>
      <w:r w:rsidRPr="00EA2F48">
        <w:rPr>
          <w:rFonts w:ascii="Times New Roman" w:hAnsi="Times New Roman" w:cs="Times New Roman"/>
          <w:noProof/>
          <w:sz w:val="24"/>
          <w:szCs w:val="24"/>
        </w:rPr>
        <w:t>, 1–15.</w:t>
      </w:r>
    </w:p>
    <w:p w:rsidR="00B17F95" w:rsidRPr="00EA2F48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Wahid, A. (2013a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Asuhan Keperawatan Dengan Gangguan Muskuloskelt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E</w:t>
      </w:r>
      <w:r>
        <w:rPr>
          <w:rFonts w:ascii="Times New Roman" w:hAnsi="Times New Roman" w:cs="Times New Roman"/>
          <w:noProof/>
          <w:sz w:val="24"/>
          <w:szCs w:val="24"/>
        </w:rPr>
        <w:t>dited by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Daspi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 Sagung Seto.</w:t>
      </w: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Wahid, A. (2013b). </w:t>
      </w:r>
      <w:r w:rsidRPr="00EA2F48">
        <w:rPr>
          <w:rFonts w:ascii="Times New Roman" w:hAnsi="Times New Roman" w:cs="Times New Roman"/>
          <w:i/>
          <w:iCs/>
          <w:noProof/>
          <w:sz w:val="24"/>
          <w:szCs w:val="24"/>
        </w:rPr>
        <w:t>Buku Saku Asuhan Keperawatan Dengan Gangguan Sistem Muskuloskeletal</w:t>
      </w:r>
      <w:r w:rsidRPr="00EA2F4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EA2F48">
        <w:rPr>
          <w:rFonts w:ascii="Times New Roman" w:hAnsi="Times New Roman" w:cs="Times New Roman"/>
          <w:noProof/>
          <w:sz w:val="24"/>
          <w:szCs w:val="24"/>
        </w:rPr>
        <w:t>CV. Trans Info Media.</w:t>
      </w: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17F95" w:rsidRPr="0063286C" w:rsidRDefault="00B17F95" w:rsidP="00B17F9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10A78" w:rsidRPr="00B17F95" w:rsidRDefault="00B17F95" w:rsidP="00B17F95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469E7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410A78" w:rsidRPr="00B17F95" w:rsidSect="00B17F95">
      <w:headerReference w:type="default" r:id="rId6"/>
      <w:footerReference w:type="first" r:id="rId7"/>
      <w:pgSz w:w="12240" w:h="15840"/>
      <w:pgMar w:top="2275" w:right="1699" w:bottom="1699" w:left="2275" w:header="720" w:footer="720" w:gutter="0"/>
      <w:pgNumType w:start="102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09263E" w:rsidRDefault="0009263E" w:rsidP="00B17F95">
      <w:pPr>
        <w:spacing w:after="0" w:line="240" w:lineRule="auto"/>
      </w:pPr>
      <w:r>
        <w:separator/>
      </w:r>
    </w:p>
  </w:endnote>
  <w:endnote w:type="continuationSeparator" w:id="0">
    <w:p w:rsidR="0009263E" w:rsidRDefault="0009263E" w:rsidP="00B17F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0454220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17F95" w:rsidRDefault="00B17F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B17F95" w:rsidRDefault="00B17F95" w:rsidP="00B17F95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09263E" w:rsidRDefault="0009263E" w:rsidP="00B17F95">
      <w:pPr>
        <w:spacing w:after="0" w:line="240" w:lineRule="auto"/>
      </w:pPr>
      <w:r>
        <w:separator/>
      </w:r>
    </w:p>
  </w:footnote>
  <w:footnote w:type="continuationSeparator" w:id="0">
    <w:p w:rsidR="0009263E" w:rsidRDefault="0009263E" w:rsidP="00B17F9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03252000"/>
      <w:docPartObj>
        <w:docPartGallery w:val="Page Numbers (Top of Page)"/>
        <w:docPartUnique/>
      </w:docPartObj>
    </w:sdtPr>
    <w:sdtEndPr>
      <w:rPr>
        <w:noProof/>
      </w:rPr>
    </w:sdtEndPr>
    <w:sdtContent>
      <w:p w:rsidR="00B17F95" w:rsidRDefault="00B17F9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B17F95" w:rsidRDefault="00B17F9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7F95"/>
    <w:rsid w:val="0009263E"/>
    <w:rsid w:val="001724A1"/>
    <w:rsid w:val="00292A03"/>
    <w:rsid w:val="002A03E1"/>
    <w:rsid w:val="00410A78"/>
    <w:rsid w:val="007432D4"/>
    <w:rsid w:val="00944601"/>
    <w:rsid w:val="00A74F88"/>
    <w:rsid w:val="00A80B37"/>
    <w:rsid w:val="00B17F95"/>
    <w:rsid w:val="00E201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58E797"/>
  <w15:chartTrackingRefBased/>
  <w15:docId w15:val="{A7388860-9C1D-4E0B-BB29-9EB28DFB70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7F95"/>
    <w:rPr>
      <w:kern w:val="0"/>
    </w:rPr>
  </w:style>
  <w:style w:type="paragraph" w:styleId="Heading1">
    <w:name w:val="heading 1"/>
    <w:basedOn w:val="Normal"/>
    <w:next w:val="Normal"/>
    <w:link w:val="Heading1Char"/>
    <w:uiPriority w:val="9"/>
    <w:qFormat/>
    <w:rsid w:val="00B17F95"/>
    <w:pPr>
      <w:keepNext/>
      <w:keepLines/>
      <w:spacing w:before="240" w:after="0" w:line="240" w:lineRule="auto"/>
      <w:ind w:left="360" w:hanging="36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17F95"/>
    <w:rPr>
      <w:rFonts w:ascii="Times New Roman" w:eastAsiaTheme="majorEastAsia" w:hAnsi="Times New Roman" w:cstheme="majorBidi"/>
      <w:b/>
      <w:kern w:val="0"/>
      <w:sz w:val="24"/>
      <w:szCs w:val="32"/>
    </w:rPr>
  </w:style>
  <w:style w:type="paragraph" w:styleId="Header">
    <w:name w:val="header"/>
    <w:basedOn w:val="Normal"/>
    <w:link w:val="HeaderChar"/>
    <w:uiPriority w:val="99"/>
    <w:unhideWhenUsed/>
    <w:rsid w:val="00B17F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17F95"/>
    <w:rPr>
      <w:kern w:val="0"/>
    </w:rPr>
  </w:style>
  <w:style w:type="paragraph" w:styleId="Footer">
    <w:name w:val="footer"/>
    <w:basedOn w:val="Normal"/>
    <w:link w:val="FooterChar"/>
    <w:uiPriority w:val="99"/>
    <w:unhideWhenUsed/>
    <w:rsid w:val="00B17F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17F95"/>
    <w:rPr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47</Words>
  <Characters>2553</Characters>
  <Application>Microsoft Office Word</Application>
  <DocSecurity>0</DocSecurity>
  <Lines>21</Lines>
  <Paragraphs>5</Paragraphs>
  <ScaleCrop>false</ScaleCrop>
  <Company/>
  <LinksUpToDate>false</LinksUpToDate>
  <CharactersWithSpaces>2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PC</dc:creator>
  <cp:keywords/>
  <dc:description/>
  <cp:lastModifiedBy>LenovoPC</cp:lastModifiedBy>
  <cp:revision>1</cp:revision>
  <dcterms:created xsi:type="dcterms:W3CDTF">2023-06-17T13:14:00Z</dcterms:created>
  <dcterms:modified xsi:type="dcterms:W3CDTF">2023-06-17T13:16:00Z</dcterms:modified>
</cp:coreProperties>
</file>